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25B731" w14:textId="26C61331" w:rsidR="00F479AF" w:rsidRPr="004E0547" w:rsidRDefault="00F479AF" w:rsidP="00283EBF">
      <w:pPr>
        <w:pStyle w:val="Els-Title"/>
        <w:rPr>
          <w:rFonts w:asciiTheme="majorBidi" w:hAnsiTheme="majorBidi" w:cstheme="majorBidi"/>
        </w:rPr>
      </w:pPr>
      <w:r w:rsidRPr="004E0547">
        <w:rPr>
          <w:rFonts w:asciiTheme="majorBidi" w:hAnsiTheme="majorBidi" w:cstheme="majorBidi"/>
        </w:rPr>
        <w:t xml:space="preserve">Type the Title of Your </w:t>
      </w:r>
      <w:r w:rsidR="003C0E3D">
        <w:rPr>
          <w:rFonts w:asciiTheme="majorBidi" w:eastAsiaTheme="minorEastAsia" w:hAnsiTheme="majorBidi" w:cstheme="majorBidi" w:hint="eastAsia"/>
          <w:lang w:eastAsia="zh-CN"/>
        </w:rPr>
        <w:t>Competition</w:t>
      </w:r>
      <w:r w:rsidRPr="004E0547">
        <w:rPr>
          <w:rFonts w:asciiTheme="majorBidi" w:hAnsiTheme="majorBidi" w:cstheme="majorBidi"/>
        </w:rPr>
        <w:t xml:space="preserve">, Capitalize First Letter from Each Word Except for the Following List (at, around, by, after, along, for, from, of, on, to, with, without, for, and, nor, but, or, yet, so, a, an, &amp; the) (Use 18 Times New Roman; Bold) </w:t>
      </w:r>
    </w:p>
    <w:p w14:paraId="10F1A285" w14:textId="77777777" w:rsidR="00F479AF" w:rsidRPr="004E0547" w:rsidRDefault="00F479AF" w:rsidP="00F479AF">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20F476BD"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 author affiliation, Address, City and Postcode, Country (use 10 times new roman; italic)</w:t>
      </w:r>
    </w:p>
    <w:p w14:paraId="5D7BE525"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7512B2A3"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hyperlink r:id="rId8" w:history="1">
        <w:r w:rsidRPr="004E0547">
          <w:rPr>
            <w:rStyle w:val="ae"/>
            <w:rFonts w:asciiTheme="majorBidi" w:hAnsiTheme="majorBidi" w:cstheme="majorBidi"/>
            <w:i/>
            <w:iCs/>
            <w:sz w:val="20"/>
            <w:szCs w:val="20"/>
          </w:rPr>
          <w:t>example@yahoo.com</w:t>
        </w:r>
      </w:hyperlink>
    </w:p>
    <w:p w14:paraId="695C18D7"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 example@yahoo.com</w:t>
      </w:r>
    </w:p>
    <w:p w14:paraId="0D31D33D" w14:textId="77777777" w:rsidR="00F479AF" w:rsidRDefault="00F479AF" w:rsidP="00F479AF">
      <w:pPr>
        <w:pStyle w:val="Els-Affiliation"/>
        <w:spacing w:before="100" w:beforeAutospacing="1" w:after="100" w:afterAutospacing="1" w:line="360" w:lineRule="auto"/>
        <w:jc w:val="left"/>
        <w:rPr>
          <w:rFonts w:asciiTheme="majorBidi" w:hAnsiTheme="majorBidi" w:cstheme="majorBidi"/>
          <w:b/>
          <w:bCs/>
          <w:i w:val="0"/>
          <w:iCs/>
          <w:sz w:val="20"/>
        </w:rPr>
      </w:pPr>
    </w:p>
    <w:p w14:paraId="4B818A8D" w14:textId="77777777" w:rsidR="00F479AF" w:rsidRDefault="00F479AF" w:rsidP="00F479AF">
      <w:pPr>
        <w:pStyle w:val="Els-Affiliation"/>
        <w:spacing w:before="100" w:beforeAutospacing="1" w:after="100" w:afterAutospacing="1" w:line="360" w:lineRule="auto"/>
        <w:jc w:val="left"/>
        <w:rPr>
          <w:rFonts w:asciiTheme="majorBidi" w:hAnsiTheme="majorBidi" w:cstheme="majorBidi"/>
          <w:b/>
          <w:bCs/>
          <w:i w:val="0"/>
          <w:iCs/>
          <w:sz w:val="20"/>
        </w:rPr>
      </w:pPr>
    </w:p>
    <w:p w14:paraId="43AD1053" w14:textId="77777777" w:rsidR="00F479AF" w:rsidRPr="004E0547" w:rsidRDefault="00F479AF" w:rsidP="00F479AF">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61581678" w14:textId="77777777" w:rsidR="00F479AF" w:rsidRPr="004E0547" w:rsidRDefault="00F479AF" w:rsidP="00F479AF">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10 point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0B62DD07" w14:textId="77777777" w:rsidR="00F479AF" w:rsidRPr="004E0547" w:rsidRDefault="00F479AF" w:rsidP="00F479AF">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6AC60A71" w14:textId="77777777" w:rsidR="00F479AF" w:rsidRPr="004E0547" w:rsidRDefault="00F479AF" w:rsidP="00F479AF">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Introduction (use bold for main headings like this one. do not use italic)</w:t>
      </w:r>
    </w:p>
    <w:p w14:paraId="4A8B7408"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10 point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Here introduce the paper. The paragraphs continue from here and are only separated by headings, subheadings, images and formulae.  The section headings are arranged by numbers, bold and 10 pt.  Here follows further instructions for authors.</w:t>
      </w:r>
    </w:p>
    <w:p w14:paraId="1C21018A" w14:textId="43545FC1" w:rsidR="008722E7" w:rsidRPr="003C0E3D" w:rsidRDefault="008722E7" w:rsidP="008722E7">
      <w:pPr>
        <w:pStyle w:val="Els-body-text"/>
        <w:keepNext w:val="0"/>
        <w:widowControl w:val="0"/>
        <w:spacing w:line="360" w:lineRule="auto"/>
        <w:ind w:firstLine="0"/>
        <w:rPr>
          <w:rFonts w:asciiTheme="majorBidi" w:eastAsiaTheme="minorEastAsia" w:hAnsiTheme="majorBidi" w:cstheme="majorBidi" w:hint="eastAsia"/>
          <w:sz w:val="16"/>
          <w:szCs w:val="16"/>
          <w:lang w:eastAsia="zh-CN"/>
        </w:rPr>
      </w:pPr>
    </w:p>
    <w:p w14:paraId="3944D098" w14:textId="77777777" w:rsidR="008722E7" w:rsidRDefault="008722E7" w:rsidP="008722E7">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5542140A"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630799E0"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 xml:space="preserve">Figures and tables should </w:t>
      </w:r>
      <w:r w:rsidRPr="004E0547">
        <w:rPr>
          <w:rFonts w:asciiTheme="majorBidi" w:hAnsiTheme="majorBidi" w:cstheme="majorBidi"/>
          <w:b/>
          <w:bCs/>
        </w:rPr>
        <w:lastRenderedPageBreak/>
        <w:t>be embedded and not supplied separately</w:t>
      </w:r>
      <w:r w:rsidRPr="004E0547">
        <w:rPr>
          <w:rFonts w:asciiTheme="majorBidi" w:hAnsiTheme="majorBidi" w:cstheme="majorBidi"/>
        </w:rPr>
        <w:t xml:space="preserve">. </w:t>
      </w:r>
    </w:p>
    <w:p w14:paraId="35A702D6"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w:t>
      </w:r>
    </w:p>
    <w:p w14:paraId="6324AB20"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10C5CD3C"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0F5F2BC6" w14:textId="77777777" w:rsidR="00F479AF" w:rsidRPr="004E0547" w:rsidRDefault="00F479AF" w:rsidP="00F479AF">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511F0E84" w14:textId="77777777" w:rsidR="00F479AF" w:rsidRPr="004E0547" w:rsidRDefault="00F479AF" w:rsidP="00F479AF">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2F7CB1A6" w14:textId="77777777" w:rsidR="00F479AF" w:rsidRPr="004E0547" w:rsidRDefault="00F479AF" w:rsidP="00F479AF">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And so on</w:t>
      </w:r>
    </w:p>
    <w:p w14:paraId="5DB80305"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7758CF39"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Tables</w:t>
      </w:r>
      <w:r>
        <w:rPr>
          <w:rFonts w:asciiTheme="majorBidi" w:hAnsiTheme="majorBidi" w:cstheme="majorBidi"/>
          <w:b/>
          <w:bCs/>
        </w:rPr>
        <w:t>(</w:t>
      </w:r>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2512B9F1"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5A740C52" w14:textId="77777777" w:rsidR="00F479AF" w:rsidRPr="004E0547" w:rsidRDefault="00F479AF" w:rsidP="00F479AF">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F479AF" w:rsidRPr="004E0547" w14:paraId="40A0B669" w14:textId="77777777" w:rsidTr="003F78B1">
        <w:trPr>
          <w:jc w:val="center"/>
        </w:trPr>
        <w:tc>
          <w:tcPr>
            <w:tcW w:w="3291" w:type="dxa"/>
            <w:tcBorders>
              <w:top w:val="single" w:sz="4" w:space="0" w:color="auto"/>
              <w:bottom w:val="single" w:sz="4" w:space="0" w:color="auto"/>
            </w:tcBorders>
          </w:tcPr>
          <w:p w14:paraId="3109815A"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54B4322F"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1FF622C6"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F479AF" w:rsidRPr="004E0547" w14:paraId="2605BDB8" w14:textId="77777777" w:rsidTr="003F78B1">
        <w:trPr>
          <w:jc w:val="center"/>
        </w:trPr>
        <w:tc>
          <w:tcPr>
            <w:tcW w:w="3291" w:type="dxa"/>
            <w:tcBorders>
              <w:top w:val="single" w:sz="4" w:space="0" w:color="auto"/>
            </w:tcBorders>
          </w:tcPr>
          <w:p w14:paraId="7082A1A0"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5E7F5BE7"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56F59298"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F479AF" w:rsidRPr="004E0547" w14:paraId="369979D3" w14:textId="77777777" w:rsidTr="003F78B1">
        <w:trPr>
          <w:jc w:val="center"/>
        </w:trPr>
        <w:tc>
          <w:tcPr>
            <w:tcW w:w="3291" w:type="dxa"/>
          </w:tcPr>
          <w:p w14:paraId="454BEFEB"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0D3FED6E"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68844D61"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F479AF" w:rsidRPr="004E0547" w14:paraId="1B828485" w14:textId="77777777" w:rsidTr="003F78B1">
        <w:trPr>
          <w:jc w:val="center"/>
        </w:trPr>
        <w:tc>
          <w:tcPr>
            <w:tcW w:w="3291" w:type="dxa"/>
            <w:tcBorders>
              <w:bottom w:val="single" w:sz="4" w:space="0" w:color="auto"/>
            </w:tcBorders>
          </w:tcPr>
          <w:p w14:paraId="38E36999"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Borders>
              <w:bottom w:val="single" w:sz="4" w:space="0" w:color="auto"/>
            </w:tcBorders>
          </w:tcPr>
          <w:p w14:paraId="0756D32D"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28F0087E"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7922A560" w14:textId="77777777" w:rsidR="00F479AF" w:rsidRDefault="00F479AF" w:rsidP="00F479AF">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412F4385"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Construction of references</w:t>
      </w:r>
    </w:p>
    <w:p w14:paraId="4D3E11AB"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References should be listed at the end of the paper, and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6138AA7B"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ome examples of how your references should be listed are given at the end of this template in the ‘References’ </w:t>
      </w:r>
      <w:r w:rsidRPr="004E0547">
        <w:rPr>
          <w:rFonts w:asciiTheme="majorBidi" w:hAnsiTheme="majorBidi" w:cstheme="majorBidi"/>
        </w:rPr>
        <w:lastRenderedPageBreak/>
        <w:t>section which will allow you to assemble your reference list according to the correct format and font size. There is a shortened form for last page number. e.g., 51–9, and that for more than 6 authors the first 6 should be listed followed by “et al.”</w:t>
      </w:r>
    </w:p>
    <w:p w14:paraId="55F116F6"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1D0AB2E3"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etc, and left justified, with second and subsequent lines indented. </w:t>
      </w:r>
    </w:p>
    <w:p w14:paraId="3E7D67EF"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6C0921E0"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3565775A" w14:textId="77777777" w:rsidR="00F479AF" w:rsidRPr="004E0547" w:rsidRDefault="00F479AF" w:rsidP="00F479AF">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10A07D9B"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figures should be numbered with Arabic numerals (1,2,...n). All photographs, schemas, graphs and diagrams are to be referred to as figures. Figures must be embedded into the text and not supplied separately. Lettering and symbols should be clearly defined either in the caption or in a legend provided as part of the figure. </w:t>
      </w:r>
    </w:p>
    <w:p w14:paraId="77FF68D7"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10pt and center justified. </w:t>
      </w:r>
    </w:p>
    <w:p w14:paraId="1C65EF87" w14:textId="77777777" w:rsidR="00F479AF" w:rsidRPr="004E0547" w:rsidRDefault="00F479AF" w:rsidP="00F479AF">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32278FF5" wp14:editId="32CA82A5">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0DA2C56B" w14:textId="77777777" w:rsidR="00F479AF" w:rsidRPr="004E0547" w:rsidRDefault="00F479AF" w:rsidP="00F479AF">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387C5644" w14:textId="77777777" w:rsidR="00F479AF"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quations and formulae should be typed and numbered consecutively with Arabic numerals in parentheses on the right hand side of the page (if referred to explicitly in the text)</w:t>
      </w:r>
      <w:r>
        <w:rPr>
          <w:rFonts w:asciiTheme="majorBidi" w:hAnsiTheme="majorBidi" w:cstheme="majorBidi"/>
        </w:rPr>
        <w:t>.</w:t>
      </w:r>
    </w:p>
    <w:p w14:paraId="1506319E"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p>
    <w:p w14:paraId="29AA35BE" w14:textId="77777777" w:rsidR="00F479AF" w:rsidRPr="004E0547" w:rsidRDefault="00F479AF" w:rsidP="00F479AF">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01DC8E79"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p>
    <w:p w14:paraId="05526046" w14:textId="7480D275" w:rsidR="00F479AF" w:rsidRPr="004E0547" w:rsidRDefault="00125A85" w:rsidP="00F479AF">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noProof/>
        </w:rPr>
        <w:lastRenderedPageBreak/>
        <mc:AlternateContent>
          <mc:Choice Requires="wps">
            <w:drawing>
              <wp:inline distT="0" distB="0" distL="0" distR="0" wp14:anchorId="6BEDEB37" wp14:editId="5C70F556">
                <wp:extent cx="3200400" cy="1143000"/>
                <wp:effectExtent l="9525" t="9525" r="9525" b="9525"/>
                <wp:docPr id="2067691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6A44413E" w14:textId="77777777" w:rsidR="00F479AF" w:rsidRDefault="00F479AF" w:rsidP="00F479AF">
                            <w:pPr>
                              <w:pStyle w:val="aa"/>
                            </w:pPr>
                            <w:r>
                              <w:t>We suggest that you use a text box to insert a graphic, because this method is somewhat more stable than directly inserting a picture.</w:t>
                            </w:r>
                          </w:p>
                          <w:p w14:paraId="5787E1E2" w14:textId="77777777" w:rsidR="00F479AF" w:rsidRDefault="00F479AF" w:rsidP="00F479AF">
                            <w:pPr>
                              <w:pStyle w:val="aa"/>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inline>
            </w:drawing>
          </mc:Choice>
          <mc:Fallback>
            <w:pict>
              <v:shapetype w14:anchorId="6BEDEB37" id="_x0000_t202" coordsize="21600,21600" o:spt="202" path="m,l,21600r21600,l21600,xe">
                <v:stroke joinstyle="miter"/>
                <v:path gradientshapeok="t" o:connecttype="rect"/>
              </v:shapetype>
              <v:shape id="Text Box 2" o:spid="_x0000_s1026" type="#_x0000_t202" style="width:252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">
                <v:textbox>
                  <w:txbxContent>
                    <w:p w14:paraId="6A44413E" w14:textId="77777777" w:rsidR="00F479AF" w:rsidRDefault="00F479AF" w:rsidP="00F479AF">
                      <w:pPr>
                        <w:pStyle w:val="aa"/>
                      </w:pPr>
                      <w:r>
                        <w:t>We suggest that you use a text box to insert a graphic, because this method is somewhat more stable than directly inserting a picture.</w:t>
                      </w:r>
                    </w:p>
                    <w:p w14:paraId="5787E1E2" w14:textId="77777777" w:rsidR="00F479AF" w:rsidRDefault="00F479AF" w:rsidP="00F479AF">
                      <w:pPr>
                        <w:pStyle w:val="aa"/>
                      </w:pPr>
                      <w:r>
                        <w:t>To have non-visible rules on your frame, use the MSWord “Format” pull-down menu, select Text Box &gt; Colors and Lines to choose No Fill and No Line.</w:t>
                      </w:r>
                    </w:p>
                  </w:txbxContent>
                </v:textbox>
                <w10:anchorlock/>
              </v:shape>
            </w:pict>
          </mc:Fallback>
        </mc:AlternateContent>
      </w:r>
    </w:p>
    <w:p w14:paraId="44440645" w14:textId="77777777" w:rsidR="00F479AF" w:rsidRPr="004E0547" w:rsidRDefault="00F479AF" w:rsidP="00F479AF">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00B14F51"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2D3C7AD8" w14:textId="77777777" w:rsidR="00F479AF" w:rsidRPr="004E0547" w:rsidRDefault="00F479AF" w:rsidP="00F479AF">
      <w:pPr>
        <w:pStyle w:val="Els-reference-head"/>
        <w:keepNext w:val="0"/>
        <w:widowControl w:val="0"/>
        <w:spacing w:before="100" w:beforeAutospacing="1" w:after="100" w:afterAutospacing="1" w:line="360" w:lineRule="auto"/>
        <w:rPr>
          <w:rFonts w:asciiTheme="majorBidi" w:hAnsiTheme="majorBidi" w:cstheme="majorBidi"/>
        </w:rPr>
      </w:pPr>
    </w:p>
    <w:p w14:paraId="04416E97" w14:textId="77777777" w:rsidR="00F479AF" w:rsidRPr="004E0547" w:rsidRDefault="00F479AF" w:rsidP="00F479AF">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use 10 point font, times new roman</w:t>
      </w:r>
      <w:r w:rsidRPr="004E0547">
        <w:rPr>
          <w:rFonts w:asciiTheme="majorBidi" w:hAnsiTheme="majorBidi" w:cstheme="majorBidi"/>
        </w:rPr>
        <w:t>)</w:t>
      </w:r>
    </w:p>
    <w:p w14:paraId="5D3C45B9" w14:textId="77777777" w:rsidR="00F479AF" w:rsidRPr="004E0547" w:rsidRDefault="00F479AF" w:rsidP="00F479AF">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references</w:t>
      </w:r>
    </w:p>
    <w:p w14:paraId="6C4BA880"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2D8C3A60" w14:textId="77777777" w:rsidR="00F479AF" w:rsidRPr="004E0547" w:rsidRDefault="00F479AF" w:rsidP="00F479AF">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77A842B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p>
    <w:p w14:paraId="0D14A8D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6C9E4733" w14:textId="77777777" w:rsidR="00F479AF" w:rsidRPr="004E0547" w:rsidRDefault="00F479AF" w:rsidP="00F479AF">
      <w:pPr>
        <w:pStyle w:val="aa"/>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0F1E5C7A" w14:textId="77777777" w:rsidR="00F479AF" w:rsidRPr="004E0547" w:rsidRDefault="00F479AF" w:rsidP="00F479AF">
      <w:pPr>
        <w:pStyle w:val="aa"/>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1ACE6BFF" w14:textId="77777777" w:rsidR="00F479AF" w:rsidRPr="004E0547" w:rsidRDefault="00F479AF" w:rsidP="00F479AF">
      <w:pPr>
        <w:pStyle w:val="aa"/>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7C11C78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rPr>
      </w:pPr>
    </w:p>
    <w:p w14:paraId="5120D1EC"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Jun.)</w:t>
      </w:r>
    </w:p>
    <w:p w14:paraId="73222E03"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014C1CC9" w14:textId="77777777" w:rsidR="00F479AF" w:rsidRPr="004E0547" w:rsidRDefault="00F479AF" w:rsidP="00F479AF">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lastRenderedPageBreak/>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5FF8E984" w14:textId="77777777" w:rsidR="00F479AF" w:rsidRPr="004E0547" w:rsidRDefault="00F479AF" w:rsidP="00F479AF">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6B234405"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42F55BAB"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9CA7FAB" w14:textId="77777777" w:rsidR="00F479AF" w:rsidRPr="004E0547" w:rsidRDefault="00F479AF" w:rsidP="00F479AF">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4890A713"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70666994" w14:textId="77777777" w:rsidR="00F479AF" w:rsidRPr="004E0547" w:rsidRDefault="00F479AF" w:rsidP="00F479AF">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23ED3F44"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itors</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5FA0C7C7"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361D005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sz w:val="16"/>
          <w:szCs w:val="16"/>
        </w:rPr>
        <w:t>nd</w:t>
      </w:r>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11A3351F" w14:textId="77777777" w:rsidR="00F479AF" w:rsidRPr="004E0547" w:rsidRDefault="00F479AF" w:rsidP="00F479AF">
      <w:pPr>
        <w:pStyle w:val="Heading21"/>
        <w:spacing w:before="100" w:beforeAutospacing="1" w:after="100" w:afterAutospacing="1" w:line="360" w:lineRule="auto"/>
        <w:ind w:left="0"/>
        <w:jc w:val="both"/>
        <w:rPr>
          <w:rFonts w:asciiTheme="majorBidi" w:hAnsiTheme="majorBidi" w:cstheme="majorBidi"/>
          <w:spacing w:val="-1"/>
        </w:rPr>
      </w:pPr>
    </w:p>
    <w:p w14:paraId="3D39911F" w14:textId="77777777" w:rsidR="00F479AF" w:rsidRPr="004E0547" w:rsidRDefault="00F479AF" w:rsidP="00F479AF">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64812834"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49F039D8"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FE7DCFA"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ever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1D151D91"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4E1C06BC" w14:textId="77777777" w:rsidR="00F479AF" w:rsidRPr="004E0547" w:rsidRDefault="00F479AF" w:rsidP="00F479AF">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243B49F1" w14:textId="77777777" w:rsidR="00F479AF" w:rsidRPr="004E0547" w:rsidRDefault="00F479AF" w:rsidP="00F479AF">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1906EC2"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r w:rsidRPr="004E0547">
        <w:rPr>
          <w:rFonts w:asciiTheme="majorBidi" w:hAnsiTheme="majorBidi" w:cstheme="majorBidi"/>
          <w:spacing w:val="0"/>
        </w:rPr>
        <w:t>Gunhold.</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6CF5B189" w14:textId="77777777" w:rsidR="00F479AF" w:rsidRPr="004E0547" w:rsidRDefault="00F479AF" w:rsidP="00F479AF">
      <w:pPr>
        <w:spacing w:before="100" w:beforeAutospacing="1" w:after="100" w:afterAutospacing="1" w:line="360" w:lineRule="auto"/>
        <w:rPr>
          <w:rFonts w:asciiTheme="majorBidi" w:hAnsiTheme="majorBidi" w:cstheme="majorBidi"/>
          <w:sz w:val="16"/>
          <w:szCs w:val="16"/>
        </w:rPr>
      </w:pPr>
    </w:p>
    <w:p w14:paraId="28A8C34A"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6D58C4B9"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017FDB0E"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r w:rsidRPr="004E0547">
        <w:rPr>
          <w:rFonts w:asciiTheme="majorBidi" w:hAnsiTheme="majorBidi" w:cstheme="majorBidi"/>
          <w:spacing w:val="0"/>
        </w:rPr>
        <w:t>Brandli</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rPr>
        <w:t>nd</w:t>
      </w:r>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210366A7"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1A85E1D9"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1D360442"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3C4E1F92"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1E0017"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45F63EA2" w14:textId="77777777" w:rsidR="00F479AF" w:rsidRPr="004E0547" w:rsidRDefault="00F479AF" w:rsidP="00F479AF">
      <w:pPr>
        <w:spacing w:before="100" w:beforeAutospacing="1" w:after="100" w:afterAutospacing="1" w:line="360" w:lineRule="auto"/>
        <w:rPr>
          <w:rFonts w:asciiTheme="majorBidi" w:hAnsiTheme="majorBidi" w:cstheme="majorBidi"/>
          <w:sz w:val="15"/>
          <w:szCs w:val="15"/>
        </w:rPr>
      </w:pPr>
    </w:p>
    <w:p w14:paraId="12CDA33F" w14:textId="77777777" w:rsidR="00F479AF" w:rsidRPr="004E0547" w:rsidRDefault="00F479AF" w:rsidP="00F479AF">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75FC6BEB"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6FC513E0"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76985BCD"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4E06C92C"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r w:rsidRPr="004E0547">
        <w:rPr>
          <w:rFonts w:asciiTheme="majorBidi" w:eastAsia="Times New Roman" w:hAnsiTheme="majorBidi" w:cstheme="majorBidi"/>
          <w:position w:val="11"/>
          <w:sz w:val="20"/>
          <w:szCs w:val="20"/>
        </w:rPr>
        <w:t>nd</w:t>
      </w:r>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75608701"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hyperlink r:id="rId10">
        <w:r w:rsidRPr="004E0547">
          <w:rPr>
            <w:rFonts w:asciiTheme="majorBidi" w:hAnsiTheme="majorBidi" w:cstheme="majorBidi"/>
            <w:color w:val="0000FF"/>
            <w:spacing w:val="0"/>
            <w:u w:val="single" w:color="0000FF"/>
          </w:rPr>
          <w:t>www.engg</w:t>
        </w:r>
        <w:r w:rsidRPr="004E0547">
          <w:rPr>
            <w:rFonts w:asciiTheme="majorBidi" w:hAnsiTheme="majorBidi" w:cstheme="majorBidi"/>
            <w:color w:val="0000FF"/>
            <w:spacing w:val="1"/>
            <w:u w:val="single" w:color="0000FF"/>
          </w:rPr>
          <w:t>a</w:t>
        </w:r>
        <w:r w:rsidRPr="004E0547">
          <w:rPr>
            <w:rFonts w:asciiTheme="majorBidi" w:hAnsiTheme="majorBidi" w:cstheme="majorBidi"/>
            <w:color w:val="0000FF"/>
            <w:spacing w:val="0"/>
            <w:u w:val="single" w:color="0000FF"/>
          </w:rPr>
          <w:t>rt.co</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examples/students.h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r w:rsidRPr="004E0547">
          <w:rPr>
            <w:rFonts w:asciiTheme="majorBidi" w:hAnsiTheme="majorBidi" w:cstheme="majorBidi"/>
            <w:color w:val="0000FF"/>
            <w:spacing w:val="-11"/>
            <w:u w:val="single" w:color="0000FF"/>
          </w:rPr>
          <w:t xml:space="preserve"> </w:t>
        </w:r>
      </w:hyperlink>
      <w:r w:rsidRPr="004E0547">
        <w:rPr>
          <w:rFonts w:asciiTheme="majorBidi" w:hAnsiTheme="majorBidi" w:cstheme="majorBidi"/>
          <w:color w:val="000000"/>
          <w:spacing w:val="0"/>
        </w:rPr>
        <w:t>[May</w:t>
      </w:r>
      <w:r w:rsidRPr="004E0547">
        <w:rPr>
          <w:rFonts w:asciiTheme="majorBidi" w:hAnsiTheme="majorBidi" w:cstheme="majorBidi"/>
          <w:color w:val="000000"/>
          <w:spacing w:val="-10"/>
        </w:rPr>
        <w:t xml:space="preserve"> </w:t>
      </w:r>
      <w:r w:rsidRPr="004E0547">
        <w:rPr>
          <w:rFonts w:asciiTheme="majorBidi" w:hAnsiTheme="majorBidi" w:cstheme="majorBidi"/>
          <w:color w:val="000000"/>
          <w:spacing w:val="0"/>
        </w:rPr>
        <w:t>21,</w:t>
      </w:r>
      <w:r w:rsidRPr="004E0547">
        <w:rPr>
          <w:rFonts w:asciiTheme="majorBidi" w:hAnsiTheme="majorBidi" w:cstheme="majorBidi"/>
          <w:color w:val="000000"/>
          <w:spacing w:val="-10"/>
        </w:rPr>
        <w:t xml:space="preserve"> </w:t>
      </w:r>
      <w:r w:rsidRPr="004E0547">
        <w:rPr>
          <w:rFonts w:asciiTheme="majorBidi" w:hAnsiTheme="majorBidi" w:cstheme="majorBidi"/>
          <w:color w:val="000000"/>
          <w:spacing w:val="0"/>
        </w:rPr>
        <w:t>2003].</w:t>
      </w:r>
    </w:p>
    <w:p w14:paraId="13283265"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0821F814"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1A36D143"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4406C172"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5237FE8A"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492CE2F4"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5A0B76EB"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04DDEBC4"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50AA823D"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3853354D"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B30AE53"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459CA0CF"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24D20C61" w14:textId="77777777" w:rsidR="00F479AF" w:rsidRPr="004E0547" w:rsidRDefault="00F479AF" w:rsidP="00F479AF">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29319D49"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6F6BCE43"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15D4CAE4"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1F784BB2"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64FCAE59"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4"/>
          <w:szCs w:val="24"/>
        </w:rPr>
      </w:pPr>
    </w:p>
    <w:p w14:paraId="4CB97F7F"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035D0BF3"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23A01078"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4EA47EFE"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17A8C758"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40F4321E"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lastRenderedPageBreak/>
        <w:t>Lecture</w:t>
      </w:r>
    </w:p>
    <w:p w14:paraId="733376BF"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185F7307"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0CC8DEA"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r w:rsidRPr="004E0547">
        <w:rPr>
          <w:rFonts w:asciiTheme="majorBidi" w:hAnsiTheme="majorBidi" w:cstheme="majorBidi"/>
          <w:spacing w:val="0"/>
        </w:rPr>
        <w:t>Engg</w:t>
      </w:r>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626D1097"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0D224EBE"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7833995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6E8EF2BA"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7D02AC1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6A9135E3"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5FCD3A93"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5F4D15EE"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2B4F4752"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B6FD1EF"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torsion,</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2BD579B2"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37AA5A29"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if</w:t>
      </w:r>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1D51AF16" w14:textId="77777777" w:rsidR="00F479AF" w:rsidRPr="004E0547" w:rsidRDefault="00F479AF" w:rsidP="00F479AF">
      <w:pPr>
        <w:spacing w:before="100" w:beforeAutospacing="1" w:after="100" w:afterAutospacing="1" w:line="360" w:lineRule="auto"/>
        <w:rPr>
          <w:rFonts w:asciiTheme="majorBidi" w:hAnsiTheme="majorBidi" w:cstheme="majorBidi"/>
          <w:sz w:val="15"/>
          <w:szCs w:val="15"/>
        </w:rPr>
      </w:pPr>
    </w:p>
    <w:p w14:paraId="61B6B0D0"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38AA02E4"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6D3DAACF"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71CEBA10"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22C4E330"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764C6726"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r w:rsidRPr="004E0547">
        <w:rPr>
          <w:rFonts w:asciiTheme="majorBidi" w:hAnsiTheme="majorBidi" w:cstheme="majorBidi"/>
        </w:rPr>
        <w:t>reference</w:t>
      </w:r>
    </w:p>
    <w:p w14:paraId="6C1E1E47" w14:textId="77777777" w:rsidR="00F479AF" w:rsidRPr="004E0547" w:rsidRDefault="00F479AF" w:rsidP="00F479AF">
      <w:pPr>
        <w:pStyle w:val="aa"/>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5A7C8533" w14:textId="77777777" w:rsidR="00F479AF" w:rsidRPr="004E0547" w:rsidRDefault="00F479AF" w:rsidP="00F479AF">
      <w:pPr>
        <w:pStyle w:val="Els-reference"/>
        <w:spacing w:before="100" w:beforeAutospacing="1" w:after="100" w:afterAutospacing="1" w:line="360" w:lineRule="auto"/>
        <w:ind w:left="0" w:firstLine="0"/>
        <w:rPr>
          <w:rFonts w:asciiTheme="majorBidi" w:hAnsiTheme="majorBidi" w:cstheme="majorBidi"/>
        </w:rPr>
      </w:pPr>
    </w:p>
    <w:p w14:paraId="760ED5A8" w14:textId="77777777" w:rsidR="00CA278F" w:rsidRPr="00F479AF" w:rsidRDefault="00CA278F" w:rsidP="00F479AF"/>
    <w:sectPr w:rsidR="00CA278F" w:rsidRPr="00F479AF" w:rsidSect="00283EBF">
      <w:headerReference w:type="even" r:id="rId12"/>
      <w:headerReference w:type="default" r:id="rId13"/>
      <w:footerReference w:type="even" r:id="rId14"/>
      <w:footerReference w:type="default" r:id="rId15"/>
      <w:headerReference w:type="first" r:id="rId16"/>
      <w:footerReference w:type="first" r:id="rId17"/>
      <w:footnotePr>
        <w:numFmt w:val="lowerLetter"/>
      </w:footnotePr>
      <w:pgSz w:w="11907" w:h="16839" w:code="9"/>
      <w:pgMar w:top="1440" w:right="1440" w:bottom="1440" w:left="1440" w:header="81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7F475E" w14:textId="77777777" w:rsidR="00001B35" w:rsidRDefault="00001B35" w:rsidP="009D4BB1">
      <w:pPr>
        <w:spacing w:after="0" w:line="240" w:lineRule="auto"/>
      </w:pPr>
      <w:r>
        <w:separator/>
      </w:r>
    </w:p>
  </w:endnote>
  <w:endnote w:type="continuationSeparator" w:id="0">
    <w:p w14:paraId="0BB33CEB" w14:textId="77777777" w:rsidR="00001B35" w:rsidRDefault="00001B35" w:rsidP="009D4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D7FCD" w14:textId="77777777" w:rsidR="003C0E3D" w:rsidRDefault="003C0E3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7415"/>
      <w:docPartObj>
        <w:docPartGallery w:val="Page Numbers (Bottom of Page)"/>
        <w:docPartUnique/>
      </w:docPartObj>
    </w:sdtPr>
    <w:sdtContent>
      <w:p w14:paraId="752B32EC" w14:textId="77777777" w:rsidR="00290937" w:rsidRDefault="009A707D" w:rsidP="00FC3848">
        <w:pPr>
          <w:pStyle w:val="a5"/>
          <w:jc w:val="center"/>
        </w:pPr>
        <w:r w:rsidRPr="00290937">
          <w:rPr>
            <w:sz w:val="20"/>
          </w:rPr>
          <w:fldChar w:fldCharType="begin"/>
        </w:r>
        <w:r w:rsidR="00290937" w:rsidRPr="00290937">
          <w:rPr>
            <w:sz w:val="20"/>
          </w:rPr>
          <w:instrText xml:space="preserve"> PAGE   \* MERGEFORMAT </w:instrText>
        </w:r>
        <w:r w:rsidRPr="00290937">
          <w:rPr>
            <w:sz w:val="20"/>
          </w:rPr>
          <w:fldChar w:fldCharType="separate"/>
        </w:r>
        <w:r w:rsidR="002F1725" w:rsidRPr="002F1725">
          <w:rPr>
            <w:sz w:val="20"/>
            <w:lang w:val="ar-SA"/>
          </w:rPr>
          <w:t>3</w:t>
        </w:r>
        <w:r w:rsidRPr="00290937">
          <w:rPr>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7413"/>
      <w:docPartObj>
        <w:docPartGallery w:val="Page Numbers (Bottom of Page)"/>
        <w:docPartUnique/>
      </w:docPartObj>
    </w:sdtPr>
    <w:sdtContent>
      <w:p w14:paraId="6ACF0979" w14:textId="77777777" w:rsidR="00290937" w:rsidRDefault="009A707D" w:rsidP="00FC3848">
        <w:pPr>
          <w:pStyle w:val="a5"/>
          <w:jc w:val="center"/>
        </w:pPr>
        <w:r w:rsidRPr="00290937">
          <w:rPr>
            <w:sz w:val="20"/>
          </w:rPr>
          <w:fldChar w:fldCharType="begin"/>
        </w:r>
        <w:r w:rsidR="00290937" w:rsidRPr="00290937">
          <w:rPr>
            <w:sz w:val="20"/>
          </w:rPr>
          <w:instrText xml:space="preserve"> PAGE   \* MERGEFORMAT </w:instrText>
        </w:r>
        <w:r w:rsidRPr="00290937">
          <w:rPr>
            <w:sz w:val="20"/>
          </w:rPr>
          <w:fldChar w:fldCharType="separate"/>
        </w:r>
        <w:r w:rsidR="002F1725" w:rsidRPr="002F1725">
          <w:rPr>
            <w:sz w:val="20"/>
            <w:lang w:val="ar-SA"/>
          </w:rPr>
          <w:t>1</w:t>
        </w:r>
        <w:r w:rsidRPr="00290937">
          <w:rPr>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0D0786" w14:textId="77777777" w:rsidR="00001B35" w:rsidRDefault="00001B35" w:rsidP="009D4BB1">
      <w:pPr>
        <w:spacing w:after="0" w:line="240" w:lineRule="auto"/>
      </w:pPr>
      <w:r>
        <w:separator/>
      </w:r>
    </w:p>
  </w:footnote>
  <w:footnote w:type="continuationSeparator" w:id="0">
    <w:p w14:paraId="1F5CB51B" w14:textId="77777777" w:rsidR="00001B35" w:rsidRDefault="00001B35" w:rsidP="009D4B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048E8" w14:textId="53A836B6" w:rsidR="00000000" w:rsidRDefault="006A3330" w:rsidP="00C513A0">
    <w:pPr>
      <w:pStyle w:val="a3"/>
      <w:tabs>
        <w:tab w:val="center" w:pos="4920"/>
      </w:tabs>
    </w:pPr>
    <w:r>
      <w:tab/>
    </w:r>
    <w:r w:rsidRPr="0002463A">
      <w:t xml:space="preserve">International Journal of </w:t>
    </w:r>
    <w:r>
      <w:t>Computer</w:t>
    </w:r>
    <w:r w:rsidRPr="0002463A">
      <w:t xml:space="preserve"> (IJ</w:t>
    </w:r>
    <w:r>
      <w:t>C</w:t>
    </w:r>
    <w:r w:rsidRPr="0002463A">
      <w:t>)</w:t>
    </w:r>
    <w:r>
      <w:t xml:space="preserve"> </w:t>
    </w:r>
    <w:r w:rsidRPr="00F44A6D">
      <w:t>(</w:t>
    </w:r>
    <w:r w:rsidR="009A707D" w:rsidRPr="00F44A6D">
      <w:fldChar w:fldCharType="begin"/>
    </w:r>
    <w:r w:rsidRPr="00F44A6D">
      <w:instrText xml:space="preserve"> DATE \@ "yyyy" \* MERGEFORMAT </w:instrText>
    </w:r>
    <w:r w:rsidR="009A707D" w:rsidRPr="00F44A6D">
      <w:fldChar w:fldCharType="separate"/>
    </w:r>
    <w:r w:rsidR="003C0E3D">
      <w:t>2026</w:t>
    </w:r>
    <w:r w:rsidR="009A707D" w:rsidRPr="00F44A6D">
      <w:fldChar w:fldCharType="end"/>
    </w:r>
    <w:r w:rsidRPr="00F44A6D">
      <w:t xml:space="preserve">) </w:t>
    </w:r>
    <w:r>
      <w:t xml:space="preserve">Volume </w:t>
    </w:r>
    <w:r w:rsidRPr="00F44A6D">
      <w:t>00</w:t>
    </w:r>
    <w:r>
      <w:t xml:space="preserve">, No  </w:t>
    </w:r>
    <w:r w:rsidRPr="00F44A6D">
      <w:t>00</w:t>
    </w:r>
    <w:r>
      <w:t>, pp 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BB296" w14:textId="2A9BFC95" w:rsidR="00000000" w:rsidRPr="003C0E3D" w:rsidRDefault="003C0E3D" w:rsidP="00C513A0">
    <w:pPr>
      <w:pStyle w:val="a3"/>
      <w:jc w:val="center"/>
      <w:rPr>
        <w:rFonts w:eastAsiaTheme="minorEastAsia" w:hint="eastAsia"/>
        <w:lang w:eastAsia="zh-CN"/>
      </w:rPr>
    </w:pPr>
    <w:r>
      <w:rPr>
        <w:rFonts w:eastAsiaTheme="minorEastAsia" w:hint="eastAsia"/>
        <w:lang w:eastAsia="zh-CN"/>
      </w:rPr>
      <w:t xml:space="preserve">IEEE CIS-RAM Competi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283EBF" w:rsidRPr="008809FE" w14:paraId="03B915A6" w14:textId="77777777" w:rsidTr="003F78B1">
      <w:trPr>
        <w:trHeight w:val="945"/>
      </w:trPr>
      <w:tc>
        <w:tcPr>
          <w:tcW w:w="5000" w:type="pct"/>
          <w:shd w:val="clear" w:color="auto" w:fill="E1F0FF"/>
          <w:vAlign w:val="center"/>
        </w:tcPr>
        <w:p w14:paraId="31F094AF" w14:textId="2B1B1ABB" w:rsidR="00283EBF" w:rsidRPr="003C0E3D" w:rsidRDefault="003C0E3D" w:rsidP="003C0E3D">
          <w:pPr>
            <w:spacing w:after="0" w:line="360" w:lineRule="auto"/>
            <w:jc w:val="center"/>
            <w:rPr>
              <w:rFonts w:ascii="Arial" w:hAnsi="Arial" w:cs="Arial" w:hint="eastAsia"/>
              <w:b/>
              <w:bCs/>
              <w:color w:val="0070C0"/>
              <w:lang w:eastAsia="zh-CN"/>
            </w:rPr>
          </w:pPr>
          <w:r>
            <w:rPr>
              <w:rFonts w:ascii="Arial" w:hAnsi="Arial" w:cs="Arial" w:hint="eastAsia"/>
              <w:b/>
              <w:bCs/>
              <w:color w:val="0070C0"/>
              <w:lang w:eastAsia="zh-CN"/>
            </w:rPr>
            <w:t xml:space="preserve">IEEE CIS </w:t>
          </w:r>
          <w:r>
            <w:rPr>
              <w:rFonts w:ascii="Arial" w:hAnsi="Arial" w:cs="Arial"/>
              <w:b/>
              <w:bCs/>
              <w:color w:val="0070C0"/>
              <w:lang w:eastAsia="zh-CN"/>
            </w:rPr>
            <w:t>–</w:t>
          </w:r>
          <w:r>
            <w:rPr>
              <w:rFonts w:ascii="Arial" w:hAnsi="Arial" w:cs="Arial" w:hint="eastAsia"/>
              <w:b/>
              <w:bCs/>
              <w:color w:val="0070C0"/>
              <w:lang w:eastAsia="zh-CN"/>
            </w:rPr>
            <w:t xml:space="preserve"> RAM Competitions</w:t>
          </w:r>
        </w:p>
        <w:p w14:paraId="7584D3AA" w14:textId="17065299" w:rsidR="00283EBF" w:rsidRPr="00283EBF" w:rsidRDefault="00283EBF" w:rsidP="003F78B1">
          <w:pPr>
            <w:pStyle w:val="a3"/>
            <w:spacing w:after="0" w:line="360" w:lineRule="auto"/>
            <w:jc w:val="center"/>
            <w:rPr>
              <w:rFonts w:asciiTheme="majorBidi" w:hAnsiTheme="majorBidi" w:cstheme="majorBidi"/>
              <w:i w:val="0"/>
              <w:iCs/>
              <w:sz w:val="20"/>
            </w:rPr>
          </w:pPr>
        </w:p>
      </w:tc>
    </w:tr>
    <w:tr w:rsidR="00283EBF" w:rsidRPr="008809FE" w14:paraId="49869688" w14:textId="77777777" w:rsidTr="003F78B1">
      <w:trPr>
        <w:trHeight w:val="210"/>
      </w:trPr>
      <w:tc>
        <w:tcPr>
          <w:tcW w:w="5000" w:type="pct"/>
          <w:shd w:val="clear" w:color="auto" w:fill="762700"/>
          <w:vAlign w:val="center"/>
        </w:tcPr>
        <w:p w14:paraId="6E804291" w14:textId="06872D6E" w:rsidR="00283EBF" w:rsidRPr="004B3419" w:rsidRDefault="00283EBF" w:rsidP="003C0E3D">
          <w:pPr>
            <w:spacing w:after="0" w:line="360" w:lineRule="auto"/>
            <w:rPr>
              <w:rFonts w:hint="eastAsia"/>
              <w:color w:val="B6DDE8"/>
              <w:sz w:val="18"/>
              <w:szCs w:val="18"/>
              <w:lang w:eastAsia="zh-CN"/>
            </w:rPr>
          </w:pPr>
        </w:p>
      </w:tc>
    </w:tr>
  </w:tbl>
  <w:p w14:paraId="4B49C1F0" w14:textId="77777777" w:rsidR="00283EBF" w:rsidRDefault="00283EBF" w:rsidP="00283EBF">
    <w:pPr>
      <w:pStyle w:val="a3"/>
      <w:spacing w:after="0" w:line="360" w:lineRule="auto"/>
    </w:pPr>
  </w:p>
  <w:p w14:paraId="67A1E88E" w14:textId="77777777" w:rsidR="00283EBF" w:rsidRDefault="00283EBF" w:rsidP="00283EBF">
    <w:pPr>
      <w:pStyle w:val="a3"/>
      <w:spacing w:after="0" w:line="360" w:lineRule="auto"/>
    </w:pPr>
  </w:p>
  <w:p w14:paraId="49637DA8" w14:textId="77777777" w:rsidR="00283EBF" w:rsidRDefault="00283EBF" w:rsidP="00283EBF">
    <w:pPr>
      <w:pStyle w:val="a3"/>
      <w:spacing w:after="0" w:line="360" w:lineRule="auto"/>
    </w:pPr>
  </w:p>
  <w:p w14:paraId="08D8695B" w14:textId="77777777" w:rsidR="00F479AF" w:rsidRPr="00283EBF" w:rsidRDefault="00F479AF" w:rsidP="00283EBF">
    <w:pPr>
      <w:pStyle w:val="a3"/>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1421758894">
    <w:abstractNumId w:val="0"/>
  </w:num>
  <w:num w:numId="2" w16cid:durableId="596644135">
    <w:abstractNumId w:val="3"/>
  </w:num>
  <w:num w:numId="3" w16cid:durableId="754976396">
    <w:abstractNumId w:val="2"/>
  </w:num>
  <w:num w:numId="4" w16cid:durableId="5038579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drawingGridHorizontalSpacing w:val="110"/>
  <w:displayHorizontalDrawingGridEvery w:val="2"/>
  <w:characterSpacingControl w:val="doNotCompress"/>
  <w:hdrShapeDefaults>
    <o:shapedefaults v:ext="edit" spidmax="2050"/>
  </w:hdrShapeDefaults>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BB1"/>
    <w:rsid w:val="00001B35"/>
    <w:rsid w:val="0001652F"/>
    <w:rsid w:val="000A3E3E"/>
    <w:rsid w:val="000C3175"/>
    <w:rsid w:val="000E6E70"/>
    <w:rsid w:val="00125A85"/>
    <w:rsid w:val="001C43CF"/>
    <w:rsid w:val="001E0EA4"/>
    <w:rsid w:val="001E3BEF"/>
    <w:rsid w:val="002262F8"/>
    <w:rsid w:val="00282C89"/>
    <w:rsid w:val="00283EBF"/>
    <w:rsid w:val="00290937"/>
    <w:rsid w:val="00297B29"/>
    <w:rsid w:val="002C1707"/>
    <w:rsid w:val="002D3B3E"/>
    <w:rsid w:val="002F1725"/>
    <w:rsid w:val="00304D03"/>
    <w:rsid w:val="00370209"/>
    <w:rsid w:val="00396DF8"/>
    <w:rsid w:val="003B41E9"/>
    <w:rsid w:val="003C0E3D"/>
    <w:rsid w:val="00401846"/>
    <w:rsid w:val="00403B1D"/>
    <w:rsid w:val="00423412"/>
    <w:rsid w:val="004527E4"/>
    <w:rsid w:val="00457BFB"/>
    <w:rsid w:val="00480A98"/>
    <w:rsid w:val="004A3E99"/>
    <w:rsid w:val="004B3419"/>
    <w:rsid w:val="004C7A9D"/>
    <w:rsid w:val="005157B1"/>
    <w:rsid w:val="00570BC5"/>
    <w:rsid w:val="006A3330"/>
    <w:rsid w:val="006D3E63"/>
    <w:rsid w:val="006D727A"/>
    <w:rsid w:val="006E1F04"/>
    <w:rsid w:val="006E21C0"/>
    <w:rsid w:val="00732DD1"/>
    <w:rsid w:val="007A2630"/>
    <w:rsid w:val="008722E7"/>
    <w:rsid w:val="00877CDC"/>
    <w:rsid w:val="008E5533"/>
    <w:rsid w:val="008E6E03"/>
    <w:rsid w:val="00962EA5"/>
    <w:rsid w:val="009A707D"/>
    <w:rsid w:val="009D4BB1"/>
    <w:rsid w:val="00A375B8"/>
    <w:rsid w:val="00A453D5"/>
    <w:rsid w:val="00A7181E"/>
    <w:rsid w:val="00A85813"/>
    <w:rsid w:val="00A925D1"/>
    <w:rsid w:val="00B338CC"/>
    <w:rsid w:val="00B47299"/>
    <w:rsid w:val="00B52E62"/>
    <w:rsid w:val="00BF24DE"/>
    <w:rsid w:val="00BF3754"/>
    <w:rsid w:val="00CA278F"/>
    <w:rsid w:val="00CB2A99"/>
    <w:rsid w:val="00CC73BD"/>
    <w:rsid w:val="00CD2770"/>
    <w:rsid w:val="00CE1857"/>
    <w:rsid w:val="00D60316"/>
    <w:rsid w:val="00D9199D"/>
    <w:rsid w:val="00DC7982"/>
    <w:rsid w:val="00DE1559"/>
    <w:rsid w:val="00E331AC"/>
    <w:rsid w:val="00E7082E"/>
    <w:rsid w:val="00E84E05"/>
    <w:rsid w:val="00E8648E"/>
    <w:rsid w:val="00E93F6B"/>
    <w:rsid w:val="00F479AF"/>
    <w:rsid w:val="00F73475"/>
    <w:rsid w:val="00F739DE"/>
    <w:rsid w:val="00FB588B"/>
    <w:rsid w:val="00FC3848"/>
    <w:rsid w:val="00FF44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5EA3CA"/>
  <w15:docId w15:val="{EA1DBAB9-D417-4371-9AB4-914A6126A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581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1storder-head">
    <w:name w:val="Els-1storder-head"/>
    <w:next w:val="Els-body-text"/>
    <w:link w:val="Els-1storder-headChar"/>
    <w:rsid w:val="009D4BB1"/>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9D4BB1"/>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9D4BB1"/>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9D4BB1"/>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a"/>
    <w:rsid w:val="009D4BB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a"/>
    <w:rsid w:val="009D4BB1"/>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a"/>
    <w:rsid w:val="009D4BB1"/>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9D4BB1"/>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a"/>
    <w:rsid w:val="009D4BB1"/>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9D4BB1"/>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9D4BB1"/>
    <w:pPr>
      <w:numPr>
        <w:numId w:val="1"/>
      </w:numPr>
      <w:tabs>
        <w:tab w:val="left" w:pos="240"/>
      </w:tabs>
      <w:jc w:val="left"/>
    </w:pPr>
  </w:style>
  <w:style w:type="paragraph" w:customStyle="1" w:styleId="Els-caption">
    <w:name w:val="Els-caption"/>
    <w:rsid w:val="009D4BB1"/>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9D4BB1"/>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9D4BB1"/>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a"/>
    <w:rsid w:val="009D4BB1"/>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a"/>
    <w:rsid w:val="009D4BB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9D4BB1"/>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9D4BB1"/>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a"/>
    <w:rsid w:val="009D4BB1"/>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9D4BB1"/>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290937"/>
    <w:pPr>
      <w:suppressAutoHyphens/>
      <w:spacing w:before="100" w:beforeAutospacing="1" w:after="100" w:afterAutospacing="1" w:line="400" w:lineRule="exact"/>
      <w:jc w:val="center"/>
    </w:pPr>
    <w:rPr>
      <w:rFonts w:ascii="Times New Roman" w:eastAsia="Times New Roman" w:hAnsi="Times New Roman" w:cs="Times New Roman"/>
      <w:b/>
      <w:bCs/>
      <w:sz w:val="36"/>
      <w:szCs w:val="36"/>
    </w:rPr>
  </w:style>
  <w:style w:type="paragraph" w:styleId="a3">
    <w:name w:val="header"/>
    <w:link w:val="a4"/>
    <w:uiPriority w:val="99"/>
    <w:rsid w:val="009D4BB1"/>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a4">
    <w:name w:val="页眉 字符"/>
    <w:basedOn w:val="a0"/>
    <w:link w:val="a3"/>
    <w:uiPriority w:val="99"/>
    <w:rsid w:val="009D4BB1"/>
    <w:rPr>
      <w:rFonts w:ascii="Times New Roman" w:eastAsia="Times New Roman" w:hAnsi="Times New Roman" w:cs="Times New Roman"/>
      <w:i/>
      <w:noProof/>
      <w:sz w:val="16"/>
      <w:szCs w:val="20"/>
    </w:rPr>
  </w:style>
  <w:style w:type="paragraph" w:styleId="a5">
    <w:name w:val="footer"/>
    <w:basedOn w:val="a3"/>
    <w:link w:val="a6"/>
    <w:uiPriority w:val="99"/>
    <w:rsid w:val="009D4BB1"/>
    <w:pPr>
      <w:tabs>
        <w:tab w:val="right" w:pos="10080"/>
      </w:tabs>
    </w:pPr>
    <w:rPr>
      <w:i w:val="0"/>
    </w:rPr>
  </w:style>
  <w:style w:type="character" w:customStyle="1" w:styleId="a6">
    <w:name w:val="页脚 字符"/>
    <w:basedOn w:val="a0"/>
    <w:link w:val="a5"/>
    <w:uiPriority w:val="99"/>
    <w:rsid w:val="009D4BB1"/>
    <w:rPr>
      <w:rFonts w:ascii="Times New Roman" w:eastAsia="Times New Roman" w:hAnsi="Times New Roman" w:cs="Times New Roman"/>
      <w:noProof/>
      <w:sz w:val="16"/>
      <w:szCs w:val="20"/>
    </w:rPr>
  </w:style>
  <w:style w:type="paragraph" w:styleId="a7">
    <w:name w:val="footnote text"/>
    <w:basedOn w:val="a"/>
    <w:link w:val="a8"/>
    <w:semiHidden/>
    <w:rsid w:val="009D4BB1"/>
    <w:pPr>
      <w:spacing w:after="0" w:line="240" w:lineRule="auto"/>
    </w:pPr>
    <w:rPr>
      <w:rFonts w:ascii="Univers" w:eastAsia="Times New Roman" w:hAnsi="Univers" w:cs="Times New Roman"/>
      <w:sz w:val="20"/>
      <w:szCs w:val="20"/>
      <w:lang w:val="en-GB"/>
    </w:rPr>
  </w:style>
  <w:style w:type="character" w:customStyle="1" w:styleId="a8">
    <w:name w:val="脚注文本 字符"/>
    <w:basedOn w:val="a0"/>
    <w:link w:val="a7"/>
    <w:semiHidden/>
    <w:rsid w:val="009D4BB1"/>
    <w:rPr>
      <w:rFonts w:ascii="Univers" w:eastAsia="Times New Roman" w:hAnsi="Univers" w:cs="Times New Roman"/>
      <w:sz w:val="20"/>
      <w:szCs w:val="20"/>
      <w:lang w:val="en-GB"/>
    </w:rPr>
  </w:style>
  <w:style w:type="paragraph" w:customStyle="1" w:styleId="Els-Abstract-Copyright">
    <w:name w:val="Els-Abstract-Copyright"/>
    <w:basedOn w:val="Els-Abstract-text"/>
    <w:rsid w:val="009D4BB1"/>
    <w:pPr>
      <w:spacing w:after="220"/>
    </w:pPr>
  </w:style>
  <w:style w:type="character" w:customStyle="1" w:styleId="Els-1storder-headChar">
    <w:name w:val="Els-1storder-head Char"/>
    <w:link w:val="Els-1storder-head"/>
    <w:rsid w:val="009D4BB1"/>
    <w:rPr>
      <w:rFonts w:ascii="Times New Roman" w:eastAsia="Times New Roman" w:hAnsi="Times New Roman" w:cs="Times New Roman"/>
      <w:b/>
      <w:sz w:val="20"/>
      <w:szCs w:val="20"/>
    </w:rPr>
  </w:style>
  <w:style w:type="character" w:styleId="a9">
    <w:name w:val="Strong"/>
    <w:basedOn w:val="a0"/>
    <w:uiPriority w:val="22"/>
    <w:qFormat/>
    <w:rsid w:val="009D4BB1"/>
    <w:rPr>
      <w:b/>
      <w:bCs/>
    </w:rPr>
  </w:style>
  <w:style w:type="paragraph" w:styleId="aa">
    <w:name w:val="Body Text"/>
    <w:basedOn w:val="a"/>
    <w:link w:val="ab"/>
    <w:uiPriority w:val="1"/>
    <w:qFormat/>
    <w:rsid w:val="009D4BB1"/>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ab">
    <w:name w:val="正文文本 字符"/>
    <w:basedOn w:val="a0"/>
    <w:link w:val="aa"/>
    <w:uiPriority w:val="99"/>
    <w:rsid w:val="009D4BB1"/>
    <w:rPr>
      <w:rFonts w:ascii="Times New Roman" w:eastAsia="MS Mincho" w:hAnsi="Times New Roman" w:cs="Times New Roman"/>
      <w:spacing w:val="-1"/>
      <w:sz w:val="20"/>
      <w:szCs w:val="20"/>
    </w:rPr>
  </w:style>
  <w:style w:type="paragraph" w:customStyle="1" w:styleId="references">
    <w:name w:val="references"/>
    <w:uiPriority w:val="99"/>
    <w:rsid w:val="009D4BB1"/>
    <w:pPr>
      <w:numPr>
        <w:numId w:val="3"/>
      </w:numPr>
      <w:spacing w:after="50" w:line="180" w:lineRule="exact"/>
      <w:jc w:val="both"/>
    </w:pPr>
    <w:rPr>
      <w:rFonts w:ascii="Times New Roman" w:eastAsia="Times New Roman" w:hAnsi="Times New Roman" w:cs="Times New Roman"/>
      <w:noProof/>
      <w:sz w:val="16"/>
      <w:szCs w:val="16"/>
    </w:rPr>
  </w:style>
  <w:style w:type="paragraph" w:styleId="ac">
    <w:name w:val="Balloon Text"/>
    <w:basedOn w:val="a"/>
    <w:link w:val="ad"/>
    <w:uiPriority w:val="99"/>
    <w:semiHidden/>
    <w:unhideWhenUsed/>
    <w:rsid w:val="009D4BB1"/>
    <w:pPr>
      <w:spacing w:after="0" w:line="240" w:lineRule="auto"/>
    </w:pPr>
    <w:rPr>
      <w:rFonts w:ascii="Tahoma" w:hAnsi="Tahoma" w:cs="Tahoma"/>
      <w:sz w:val="16"/>
      <w:szCs w:val="16"/>
    </w:rPr>
  </w:style>
  <w:style w:type="character" w:customStyle="1" w:styleId="ad">
    <w:name w:val="批注框文本 字符"/>
    <w:basedOn w:val="a0"/>
    <w:link w:val="ac"/>
    <w:uiPriority w:val="99"/>
    <w:semiHidden/>
    <w:rsid w:val="009D4BB1"/>
    <w:rPr>
      <w:rFonts w:ascii="Tahoma" w:hAnsi="Tahoma" w:cs="Tahoma"/>
      <w:sz w:val="16"/>
      <w:szCs w:val="16"/>
    </w:rPr>
  </w:style>
  <w:style w:type="character" w:styleId="ae">
    <w:name w:val="Hyperlink"/>
    <w:rsid w:val="00E84E05"/>
    <w:rPr>
      <w:color w:val="auto"/>
      <w:sz w:val="16"/>
      <w:u w:val="none"/>
    </w:rPr>
  </w:style>
  <w:style w:type="character" w:styleId="af">
    <w:name w:val="footnote reference"/>
    <w:basedOn w:val="a0"/>
    <w:uiPriority w:val="99"/>
    <w:semiHidden/>
    <w:unhideWhenUsed/>
    <w:rsid w:val="00CA278F"/>
    <w:rPr>
      <w:vertAlign w:val="superscript"/>
    </w:rPr>
  </w:style>
  <w:style w:type="table" w:customStyle="1" w:styleId="TableNormal1">
    <w:name w:val="Table Normal1"/>
    <w:uiPriority w:val="2"/>
    <w:semiHidden/>
    <w:unhideWhenUsed/>
    <w:qFormat/>
    <w:rsid w:val="00CA278F"/>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a"/>
    <w:uiPriority w:val="1"/>
    <w:qFormat/>
    <w:rsid w:val="00CA278F"/>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a"/>
    <w:uiPriority w:val="1"/>
    <w:qFormat/>
    <w:rsid w:val="00CA278F"/>
    <w:pPr>
      <w:widowControl w:val="0"/>
      <w:spacing w:after="0" w:line="240" w:lineRule="auto"/>
      <w:ind w:left="120"/>
      <w:outlineLvl w:val="2"/>
    </w:pPr>
    <w:rPr>
      <w:rFonts w:ascii="Arial" w:eastAsia="Arial" w:hAnsi="Arial"/>
      <w:b/>
      <w:bCs/>
      <w:sz w:val="24"/>
      <w:szCs w:val="24"/>
    </w:rPr>
  </w:style>
  <w:style w:type="paragraph" w:styleId="af0">
    <w:name w:val="List Paragraph"/>
    <w:basedOn w:val="a"/>
    <w:uiPriority w:val="1"/>
    <w:qFormat/>
    <w:rsid w:val="00CA278F"/>
    <w:pPr>
      <w:widowControl w:val="0"/>
      <w:spacing w:after="0" w:line="240" w:lineRule="auto"/>
    </w:pPr>
    <w:rPr>
      <w:rFonts w:eastAsiaTheme="minorHAnsi"/>
    </w:rPr>
  </w:style>
  <w:style w:type="paragraph" w:customStyle="1" w:styleId="TableParagraph">
    <w:name w:val="Table Paragraph"/>
    <w:basedOn w:val="a"/>
    <w:uiPriority w:val="1"/>
    <w:qFormat/>
    <w:rsid w:val="00CA278F"/>
    <w:pPr>
      <w:widowControl w:val="0"/>
      <w:spacing w:after="0"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enggart.com/examples/students.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E99F1-E32E-4B4C-813C-AC8DDDF15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885</Words>
  <Characters>10354</Characters>
  <Application>Microsoft Office Word</Application>
  <DocSecurity>0</DocSecurity>
  <Lines>240</Lines>
  <Paragraphs>169</Paragraphs>
  <ScaleCrop>false</ScaleCrop>
  <HeadingPairs>
    <vt:vector size="2" baseType="variant">
      <vt:variant>
        <vt:lpstr>العنوان</vt:lpstr>
      </vt:variant>
      <vt:variant>
        <vt:i4>1</vt:i4>
      </vt:variant>
    </vt:vector>
  </HeadingPairs>
  <TitlesOfParts>
    <vt:vector size="1" baseType="lpstr">
      <vt:lpstr/>
    </vt:vector>
  </TitlesOfParts>
  <Company>LARA PC C</Company>
  <LinksUpToDate>false</LinksUpToDate>
  <CharactersWithSpaces>1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Administrator</cp:lastModifiedBy>
  <cp:revision>2</cp:revision>
  <dcterms:created xsi:type="dcterms:W3CDTF">2026-06-02T02:33:00Z</dcterms:created>
  <dcterms:modified xsi:type="dcterms:W3CDTF">2026-06-02T02:33:00Z</dcterms:modified>
</cp:coreProperties>
</file>